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18192BF7" w:rsidR="00A30917" w:rsidRDefault="00A30917" w:rsidP="001F3C25">
      <w:pPr>
        <w:spacing w:line="480" w:lineRule="auto"/>
        <w:rPr>
          <w:rFonts w:ascii="Times New Roman" w:hAnsi="Times New Roman" w:cs="Times New Roman"/>
        </w:rPr>
      </w:pP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68EE5265" w14:textId="19DBDAC4" w:rsidR="00A30917" w:rsidRDefault="00A30917" w:rsidP="001F3C25">
      <w:pPr>
        <w:spacing w:line="480" w:lineRule="auto"/>
        <w:rPr>
          <w:rFonts w:ascii="Times New Roman" w:hAnsi="Times New Roman" w:cs="Times New Roman"/>
        </w:rPr>
      </w:pP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40B6494F"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 and 580 in the inland valleys of the East Bay (Bay Area)</w:t>
      </w:r>
      <w:r w:rsidR="001F3C25">
        <w:rPr>
          <w:rFonts w:ascii="Times New Roman" w:hAnsi="Times New Roman" w:cs="Times New Roman"/>
        </w:rPr>
        <w:t xml:space="preserve">, and </w:t>
      </w:r>
      <w:r w:rsidR="001F3C25" w:rsidRPr="00A30917">
        <w:rPr>
          <w:rFonts w:ascii="Times New Roman" w:hAnsi="Times New Roman" w:cs="Times New Roman"/>
        </w:rPr>
        <w:t>Interstate 80 and State Route 50</w:t>
      </w:r>
      <w:r w:rsidR="001F3C25">
        <w:rPr>
          <w:rFonts w:ascii="Times New Roman" w:hAnsi="Times New Roman" w:cs="Times New Roman"/>
        </w:rPr>
        <w:t xml:space="preserve"> in the </w:t>
      </w:r>
      <w:r w:rsidR="001F3C25" w:rsidRPr="00A30917">
        <w:rPr>
          <w:rFonts w:ascii="Times New Roman" w:hAnsi="Times New Roman" w:cs="Times New Roman"/>
        </w:rPr>
        <w:t>lower Sierra Nevada Foothills</w:t>
      </w:r>
      <w:r w:rsidR="00AB434E">
        <w:rPr>
          <w:rFonts w:ascii="Times New Roman" w:hAnsi="Times New Roman" w:cs="Times New Roman"/>
        </w:rPr>
        <w:t xml:space="preserve"> (LSNF)</w:t>
      </w:r>
      <w:r w:rsidR="001F3C25">
        <w:rPr>
          <w:rFonts w:ascii="Times New Roman" w:hAnsi="Times New Roman" w:cs="Times New Roman"/>
        </w:rPr>
        <w:t xml:space="preserve">. </w:t>
      </w:r>
      <w:r w:rsidR="00AB434E">
        <w:rPr>
          <w:rFonts w:ascii="Times New Roman" w:hAnsi="Times New Roman" w:cs="Times New Roman"/>
        </w:rPr>
        <w:t>These are 6-10 lane highways, with central median barriers, and are heavily trafficked. Bay Area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LSNF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AB434E" w:rsidRPr="00A30917">
        <w:rPr>
          <w:rFonts w:ascii="Times New Roman" w:hAnsi="Times New Roman" w:cs="Times New Roman"/>
        </w:rPr>
        <w:t>(Caltrans, 2014 Traffic Volumes on California State Highways).</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31B2F67D" w:rsidR="001F3C25" w:rsidRDefault="00AB434E" w:rsidP="001F3C25">
      <w:pPr>
        <w:spacing w:line="480" w:lineRule="auto"/>
        <w:rPr>
          <w:rFonts w:ascii="Times New Roman" w:hAnsi="Times New Roman" w:cs="Times New Roman"/>
        </w:rPr>
      </w:pPr>
      <w:r>
        <w:rPr>
          <w:rFonts w:ascii="Times New Roman" w:hAnsi="Times New Roman" w:cs="Times New Roman"/>
        </w:rPr>
        <w:t>We studied both</w:t>
      </w:r>
      <w:r w:rsidR="001F3C25">
        <w:rPr>
          <w:rFonts w:ascii="Times New Roman" w:hAnsi="Times New Roman" w:cs="Times New Roman"/>
        </w:rPr>
        <w:t xml:space="preserve"> coyote and gray foxes separated</w:t>
      </w:r>
      <w:r>
        <w:rPr>
          <w:rFonts w:ascii="Times New Roman" w:hAnsi="Times New Roman" w:cs="Times New Roman"/>
        </w:rPr>
        <w:t xml:space="preserve"> by State Route </w:t>
      </w:r>
      <w:r w:rsidRPr="00A30917">
        <w:rPr>
          <w:rFonts w:ascii="Times New Roman" w:hAnsi="Times New Roman" w:cs="Times New Roman"/>
        </w:rPr>
        <w:t>49</w:t>
      </w:r>
      <w:r>
        <w:rPr>
          <w:rFonts w:ascii="Times New Roman" w:hAnsi="Times New Roman" w:cs="Times New Roman"/>
        </w:rPr>
        <w:t xml:space="preserve"> and 20</w:t>
      </w:r>
      <w:r w:rsidRPr="00A30917">
        <w:rPr>
          <w:rFonts w:ascii="Times New Roman" w:hAnsi="Times New Roman" w:cs="Times New Roman"/>
        </w:rPr>
        <w:t xml:space="preserve"> between the cities of Auburn and Grass Valley in the Sierra Nevada Foothills</w:t>
      </w:r>
      <w:r>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traveled by 2000-40,000 vehicles daily (Caltrans, 2015 Traffic Volumes on California State Highways).</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comprised of a mixture of urban, suburban, suburban-rural, and rural land. Urban centers are concentrated around the cities of Auburn, Grass Valley and Nevada City. The density of human habitation decreases with distance from the city centers. Rural land use ranges from agriculture (vineyards and grazing), timber, and managed forest operated by land trusts and the US Forest Service</w:t>
      </w:r>
      <w:r w:rsidR="001D6D1F">
        <w:rPr>
          <w:rFonts w:ascii="Times New Roman" w:hAnsi="Times New Roman" w:cs="Times New Roman"/>
        </w:rPr>
        <w:t xml:space="preserve">. </w:t>
      </w:r>
    </w:p>
    <w:p w14:paraId="4C2DE1D4" w14:textId="626BF8B3" w:rsidR="001D6D1F" w:rsidRDefault="00A30917" w:rsidP="001F3C25">
      <w:pPr>
        <w:spacing w:line="480" w:lineRule="auto"/>
        <w:rPr>
          <w:rFonts w:ascii="Times New Roman" w:hAnsi="Times New Roman" w:cs="Times New Roman"/>
        </w:rPr>
      </w:pPr>
      <w:commentRangeStart w:id="0"/>
      <w:r w:rsidRPr="00A30917">
        <w:rPr>
          <w:rFonts w:ascii="Times New Roman" w:hAnsi="Times New Roman" w:cs="Times New Roman"/>
        </w:rPr>
        <w:lastRenderedPageBreak/>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commentRangeEnd w:id="0"/>
      <w:r w:rsidR="00707500">
        <w:rPr>
          <w:rStyle w:val="CommentReference"/>
        </w:rPr>
        <w:commentReference w:id="0"/>
      </w:r>
      <w:r w:rsidR="001D6D1F">
        <w:rPr>
          <w:rFonts w:ascii="Times New Roman" w:hAnsi="Times New Roman" w:cs="Times New Roman"/>
        </w:rPr>
        <w:t>are</w:t>
      </w:r>
      <w:r w:rsidRPr="00A30917">
        <w:rPr>
          <w:rFonts w:ascii="Times New Roman" w:hAnsi="Times New Roman" w:cs="Times New Roman"/>
        </w:rPr>
        <w:t xml:space="preserve"> highly developed, coyotes have been shown to inhabit urban and suburban habitats and therefore development alone is not likely to act as a barrier to dispersal (Atkinson and Shackelton 1991, Grinder and Krausman 2001, Grubbs and Krausman 2009). Therefore, the highways are the only major landscape feature likely to disrupt gene flow in the absence of rivers or other geological features.</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LSNF</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2382DCF8"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ins w:id="1" w:author="Amanda Elise Coen" w:date="2020-12-17T13:04:00Z">
        <w:r>
          <w:rPr>
            <w:rFonts w:ascii="Times New Roman" w:hAnsi="Times New Roman" w:cs="Times New Roman"/>
          </w:rPr>
          <w:t xml:space="preserve">in </w:t>
        </w:r>
        <w:r w:rsidRPr="00A30917">
          <w:rPr>
            <w:rFonts w:ascii="Times New Roman" w:hAnsi="Times New Roman" w:cs="Times New Roman"/>
          </w:rPr>
          <w:t xml:space="preserve">open space and parkland in regions </w:t>
        </w:r>
      </w:ins>
      <w:r w:rsidR="00EB076A">
        <w:rPr>
          <w:rFonts w:ascii="Times New Roman" w:hAnsi="Times New Roman" w:cs="Times New Roman"/>
        </w:rPr>
        <w:t xml:space="preserve">within 10 km </w:t>
      </w:r>
      <w:ins w:id="2" w:author="Amanda Elise Coen" w:date="2020-12-17T13:04:00Z">
        <w:r w:rsidRPr="00A30917">
          <w:rPr>
            <w:rFonts w:ascii="Times New Roman" w:hAnsi="Times New Roman" w:cs="Times New Roman"/>
          </w:rPr>
          <w:t>adjacent to the study highways</w:t>
        </w:r>
        <w:r>
          <w:rPr>
            <w:rFonts w:ascii="Times New Roman" w:hAnsi="Times New Roman" w:cs="Times New Roman"/>
          </w:rPr>
          <w:t xml:space="preserve"> </w:t>
        </w:r>
      </w:ins>
      <w:ins w:id="3" w:author="Amanda Elise Coen" w:date="2020-12-17T13:05:00Z">
        <w:r>
          <w:rPr>
            <w:rFonts w:ascii="Times New Roman" w:hAnsi="Times New Roman" w:cs="Times New Roman"/>
          </w:rPr>
          <w:t>or along road transects within 13 km o</w:t>
        </w:r>
      </w:ins>
      <w:ins w:id="4" w:author="Amanda Elise Coen" w:date="2020-12-17T13:06:00Z">
        <w:r>
          <w:rPr>
            <w:rFonts w:ascii="Times New Roman" w:hAnsi="Times New Roman" w:cs="Times New Roman"/>
          </w:rPr>
          <w:t>f the SR 20 and 49.</w:t>
        </w:r>
      </w:ins>
      <w:r w:rsidRPr="00A30917">
        <w:rPr>
          <w:rFonts w:ascii="Times New Roman" w:hAnsi="Times New Roman" w:cs="Times New Roman"/>
        </w:rPr>
        <w:t xml:space="preserve"> </w:t>
      </w:r>
      <w:commentRangeStart w:id="5"/>
      <w:del w:id="6" w:author="Amanda Elise Coen" w:date="2020-12-17T13:04:00Z">
        <w:r w:rsidRPr="00A30917" w:rsidDel="001D6D1F">
          <w:rPr>
            <w:rFonts w:ascii="Times New Roman" w:hAnsi="Times New Roman" w:cs="Times New Roman"/>
          </w:rPr>
          <w:delText>115.8 square km</w:delText>
        </w:r>
        <w:r w:rsidDel="001D6D1F">
          <w:rPr>
            <w:rFonts w:ascii="Times New Roman" w:hAnsi="Times New Roman" w:cs="Times New Roman"/>
          </w:rPr>
          <w:delText xml:space="preserve"> </w:delText>
        </w:r>
        <w:commentRangeEnd w:id="5"/>
        <w:r w:rsidDel="001D6D1F">
          <w:rPr>
            <w:rStyle w:val="CommentReference"/>
          </w:rPr>
          <w:commentReference w:id="5"/>
        </w:r>
        <w:r w:rsidDel="001D6D1F">
          <w:rPr>
            <w:rFonts w:ascii="Times New Roman" w:hAnsi="Times New Roman" w:cs="Times New Roman"/>
          </w:rPr>
          <w:delText>(Bay Area)</w:delText>
        </w:r>
        <w:r w:rsidRPr="00A30917" w:rsidDel="001D6D1F">
          <w:rPr>
            <w:rFonts w:ascii="Times New Roman" w:hAnsi="Times New Roman" w:cs="Times New Roman"/>
          </w:rPr>
          <w:delText xml:space="preserve"> </w:delText>
        </w:r>
        <w:r w:rsidDel="001D6D1F">
          <w:rPr>
            <w:rFonts w:ascii="Times New Roman" w:hAnsi="Times New Roman" w:cs="Times New Roman"/>
          </w:rPr>
          <w:delText xml:space="preserve">and </w:delText>
        </w:r>
        <w:r w:rsidRPr="00A30917" w:rsidDel="001D6D1F">
          <w:rPr>
            <w:rFonts w:ascii="Times New Roman" w:hAnsi="Times New Roman" w:cs="Times New Roman"/>
          </w:rPr>
          <w:delText xml:space="preserve">130 square km </w:delText>
        </w:r>
        <w:r w:rsidDel="001D6D1F">
          <w:rPr>
            <w:rFonts w:ascii="Times New Roman" w:hAnsi="Times New Roman" w:cs="Times New Roman"/>
          </w:rPr>
          <w:delText xml:space="preserve">(LNSF) </w:delText>
        </w:r>
        <w:r w:rsidRPr="00A30917" w:rsidDel="001D6D1F">
          <w:rPr>
            <w:rFonts w:ascii="Times New Roman" w:hAnsi="Times New Roman" w:cs="Times New Roman"/>
          </w:rPr>
          <w:delText>of open space and parkland in regions adjacent to the study highways</w:delText>
        </w:r>
      </w:del>
      <w:r w:rsidR="00835A95" w:rsidRPr="00835A95">
        <w:rPr>
          <w:rFonts w:ascii="Times New Roman" w:hAnsi="Times New Roman" w:cs="Times New Roman"/>
        </w:rPr>
        <w:t xml:space="preserve">We collected mesopredator fecal samples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QIAamp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t xml:space="preserve">Species Identification and Genotyping </w:t>
      </w:r>
    </w:p>
    <w:p w14:paraId="6E63DE52" w14:textId="139EF4F5" w:rsidR="00835A95" w:rsidRDefault="00835A95" w:rsidP="00835A95">
      <w:pPr>
        <w:spacing w:line="480" w:lineRule="auto"/>
        <w:rPr>
          <w:rFonts w:ascii="Times New Roman" w:hAnsi="Times New Roman" w:cs="Times New Roman"/>
        </w:rPr>
      </w:pPr>
      <w:r w:rsidRPr="00835A95">
        <w:rPr>
          <w:rFonts w:ascii="Times New Roman" w:hAnsi="Times New Roman" w:cs="Times New Roman"/>
        </w:rPr>
        <w:t>Samples were identified to the species level by sequencing a portion of the cytochrome b gene. Cytochrome b is a region of mitochondrial DNA commonly used to distinguish between mammal species</w:t>
      </w:r>
      <w:r>
        <w:rPr>
          <w:rFonts w:ascii="Times New Roman" w:hAnsi="Times New Roman" w:cs="Times New Roman"/>
        </w:rPr>
        <w:t xml:space="preserve"> </w:t>
      </w:r>
      <w:r w:rsidRPr="00835A95">
        <w:rPr>
          <w:rFonts w:ascii="Times New Roman" w:hAnsi="Times New Roman" w:cs="Times New Roman"/>
          <w:highlight w:val="yellow"/>
        </w:rPr>
        <w:t>()</w:t>
      </w:r>
      <w:r w:rsidRPr="00835A95">
        <w:rPr>
          <w:rFonts w:ascii="Times New Roman" w:hAnsi="Times New Roman" w:cs="Times New Roman"/>
        </w:rPr>
        <w:t xml:space="preserve">. All samples identified as non-target species (e.g. bobcat, skunk) were archived for future study. Samples confirmed to have originated from coyote were genotyped using 13 microsatellite loci optimized </w:t>
      </w:r>
      <w:r w:rsidRPr="00835A95">
        <w:rPr>
          <w:rFonts w:ascii="Times New Roman" w:hAnsi="Times New Roman" w:cs="Times New Roman"/>
        </w:rPr>
        <w:lastRenderedPageBreak/>
        <w:t>for use with coyote fecal DNA: AHT137, AHT142, AHTh171, CPH11, CPH18, CXX279, CXX374, CXX468, CXX602, INU055, REN54P11, REN162C04, and REN169O18 (Quinn &amp; Sacks 2014). Those samples identified as originating from gray fox were genotyped using 14/13 microsatellite loci optimized for use with gray fox fecal DNA: AHT142, AHTh171, CPH18, CPH8, FH2004, FH2010, FH2088, INU055, REN105L03, REN162C04, REN54P11, RF2001Fam, and RFCPH2 (Moore et al. 2010). Microsatellite loci were multiplexed using the QIAGEN Multiplex PCR Kit (QIAGEN) with two multiplexes containing 7 loci each. Two microliters of PCR product were combined with 9.5 μl of highly deionized formamide and 0.5μl of Genescan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and alleles were scored with STRand software (Locke et al. 2007). Negative controls were included with each PCR to detect contamination. Samples were genotyped three times at each locus to detect and correct for allelic dropout and other genotyping errors commonly encountered when working with degraded samples (Waits and Paetkau 2005). Only samples with &gt;85% complete genotypes were used for genetic analysis. The R package Allelematch (Galpern et al. 2012)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28506AAB"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GenAlEx version 6.502 (Peakall and Smouse 2006; Peakall and Smouse 2012)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 (Rice 1989).</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s of SR 49 and 20 as sampling locations for samples collected along SR 49 and 20, and open space region as sampling location along the other study highways for these and later analyses. </w:t>
      </w:r>
      <w:r w:rsidR="00DD7067" w:rsidRPr="00DD7067">
        <w:rPr>
          <w:rFonts w:ascii="Times New Roman" w:hAnsi="Times New Roman" w:cs="Times New Roman"/>
        </w:rPr>
        <w:t>We then examined genetic diversity within and among coyote populations in our study areas by calculating the number of alleles, allelic richness, and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GenAlEx.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DD7067" w:rsidRPr="00DD7067">
        <w:rPr>
          <w:rFonts w:ascii="Times New Roman" w:hAnsi="Times New Roman" w:cs="Times New Roman"/>
        </w:rPr>
        <w:instrText>ADDIN CSL_CITATION { "citationItems" : [ { "id" : "ITEM-1", "itemData" : { "DOI" : "10.1111/j.1471-8286.2004.00845.x", "ISSN" : "1471-8278", "author" : [ { "dropping-particle" : "", "family" : "Kalinowski", "given" : "Steven T.", "non-dropping-particle" : "", "parse-names" : false, "suffix" : "" } ], "container-title" : "Molecular Ecology Notes", "id" : "ITEM-1", "issue" : "1", "issued" : { "date-parts" : [ [ "2005" ] ] }, "page" : "187-189", "title" : "Hp-Rare 1.0: a Computer Program for Performing Rarefaction on Measures of Allelic Richness", "type" : "article-journal", "volume" : "5" }, "uris" : [ "http://www.mendeley.com/documents/?uuid=372db2cf-af55-46be-a6b7-26007f5c7458", "http://www.mendeley.com/documents/?uuid=4e0cb00f-da58-413a-ae7b-84fd29a1982d" ] } ], "mendeley" : { "formattedCitation" : "(Kalinowski 2005)", "plainTextFormattedCitation" : "(Kalinowski 2005)", "previouslyFormattedCitation" : "(Kalinowski 2005)" }, "properties" : { "noteIndex" : 0 }, "schema" : "https://github.com/citation-style-language/schema/raw/master/csl-citation.json" }</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w:t>
      </w:r>
      <w:r w:rsidR="00DD7067" w:rsidRPr="00DD7067">
        <w:rPr>
          <w:rFonts w:ascii="Times New Roman" w:hAnsi="Times New Roman" w:cs="Times New Roman"/>
        </w:rPr>
        <w:lastRenderedPageBreak/>
        <w:t>sample sizes.  Additionally, we measured pairwise relatedness (r) among coyotes within and among sampling locations in GenAlEx to identify close relatives (first and second order) in our dataset.</w:t>
      </w:r>
    </w:p>
    <w:p w14:paraId="3018F465" w14:textId="7D204842"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We used STRUCTURE version 2.3.4 (Pritchard et al. 2000)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Hubisz et al. (2009) LOCPRIOR model that improves STRUCTURE’s ability to detect weak population structure by using geographic sampling location as a prior. We also used the population admixture model with correlated allele frequencies. Each run consisted of 100,000 Markov chain Monte Carlo iterations following a burn-in period of 10,000 iterations. We tested the likelihood of K=1 through K=4 for the Bay Area and K=1 through K=6</w:t>
      </w:r>
      <w:r>
        <w:rPr>
          <w:rFonts w:ascii="Times New Roman" w:hAnsi="Times New Roman" w:cs="Times New Roman"/>
        </w:rPr>
        <w:t xml:space="preserve"> </w:t>
      </w:r>
      <w:r w:rsidRPr="005178A3">
        <w:rPr>
          <w:rFonts w:ascii="Times New Roman" w:hAnsi="Times New Roman" w:cs="Times New Roman"/>
        </w:rPr>
        <w:t>for the Sierra Nevada foothills dataset, where K is the true number of populations. Ten replicates were conducted for each K. We determined K by examining plots of the mean likelihood value ln Pr(X|K) and calculating ∆K (Evanno et al. 2005) in STRUCTURE HARVESTER (Earl and vonHoldt 2011).  The program CLUMPP (Jakobsson and Rosenberg 2007) was used to compile individual assignments across replicates and we used custom R code implemented in the ggplot2 package to create bar plots to visualize results.</w:t>
      </w:r>
    </w:p>
    <w:p w14:paraId="4E85074C" w14:textId="4755C244" w:rsidR="005178A3"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also examined population genetic structure by estimating pairwise FST values (a measure of genetic differentiation) among sampling locations in an AMOVA framework in GenAlEx. Significance of pairwise FST values was determined through 999 permutations. We also calculated Nei’s genetic distance (Nei 1972; Nei 1978) among sampling locations in GenAlEx. Nei’s genetic distance matrix was paired with a 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w:t>
      </w:r>
      <w:r w:rsidRPr="005178A3">
        <w:rPr>
          <w:rFonts w:ascii="Times New Roman" w:hAnsi="Times New Roman" w:cs="Times New Roman"/>
        </w:rPr>
        <w:lastRenderedPageBreak/>
        <w:t>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Ecodist (Goslee et al. 2015).</w:t>
      </w:r>
      <w:r>
        <w:rPr>
          <w:rFonts w:ascii="Times New Roman" w:hAnsi="Times New Roman" w:cs="Times New Roman"/>
        </w:rPr>
        <w:t xml:space="preserve"> </w:t>
      </w:r>
      <w:r w:rsidRPr="005178A3">
        <w:rPr>
          <w:rFonts w:ascii="Times New Roman" w:hAnsi="Times New Roman" w:cs="Times New Roman"/>
        </w:rPr>
        <w:t>To determine whether the study highways have a significant effect on genetic distance between sampling locations, we performed partial Mantel tests, also in Ecodist, where we assigned a dummy variable to pairs of populations to designate whether they were on the same side (=0) or different side (=1) of the highway from each other.</w:t>
      </w:r>
      <w:r>
        <w:rPr>
          <w:rFonts w:ascii="Times New Roman" w:hAnsi="Times New Roman" w:cs="Times New Roman"/>
        </w:rPr>
        <w:t xml:space="preserve"> </w:t>
      </w:r>
      <w:r w:rsidRPr="005178A3">
        <w:rPr>
          <w:rFonts w:ascii="Times New Roman" w:hAnsi="Times New Roman" w:cs="Times New Roman"/>
        </w:rPr>
        <w:t>Within the study region, there is a trend of increasing traffic volumes from north to south along SR 49</w:t>
      </w:r>
      <w:r>
        <w:rPr>
          <w:rFonts w:ascii="Times New Roman" w:hAnsi="Times New Roman" w:cs="Times New Roman"/>
        </w:rPr>
        <w:t>, and away from urban centers in the Sacramento and East Bay regions</w:t>
      </w:r>
      <w:r w:rsidRPr="005178A3">
        <w:rPr>
          <w:rFonts w:ascii="Times New Roman" w:hAnsi="Times New Roman" w:cs="Times New Roman"/>
        </w:rPr>
        <w:t xml:space="preserve"> (Figure 1). To examine the influence of traffic volumes on genetic distance between sampling locations, we also performed partial Mantel tests where we assigned a dummy variable to pairs of sampling locations to designate whether they were adjacent to a section of highway with low to moderate traffic volume (=0) or moderate to high traffic volume (=1).</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3D2C30A7"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327 mesopredator scats from our hiking transects</w:t>
      </w:r>
      <w:r>
        <w:rPr>
          <w:rFonts w:ascii="Times New Roman" w:hAnsi="Times New Roman" w:cs="Times New Roman"/>
        </w:rPr>
        <w:t xml:space="preserve"> 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102 coyote and 90 gray fox </w:t>
      </w:r>
      <w:r w:rsidR="00491375" w:rsidRPr="00491375">
        <w:rPr>
          <w:rFonts w:ascii="Times New Roman" w:hAnsi="Times New Roman" w:cs="Times New Roman"/>
          <w:highlight w:val="yellow"/>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w:t>
      </w:r>
      <w:commentRangeStart w:id="7"/>
      <w:commentRangeStart w:id="8"/>
      <w:r w:rsidR="00491375" w:rsidRPr="00491375">
        <w:rPr>
          <w:rFonts w:ascii="Times New Roman" w:hAnsi="Times New Roman" w:cs="Times New Roman"/>
        </w:rPr>
        <w:t>Coyote samples were distributed equally on either side of the highway</w:t>
      </w:r>
      <w:commentRangeEnd w:id="7"/>
      <w:r w:rsidR="00491375">
        <w:rPr>
          <w:rStyle w:val="CommentReference"/>
        </w:rPr>
        <w:commentReference w:id="7"/>
      </w:r>
      <w:commentRangeEnd w:id="8"/>
      <w:r w:rsidR="00EC0DCA">
        <w:rPr>
          <w:rStyle w:val="CommentReference"/>
        </w:rPr>
        <w:commentReference w:id="8"/>
      </w:r>
      <w:r w:rsidR="00491375" w:rsidRPr="00491375">
        <w:rPr>
          <w:rFonts w:ascii="Times New Roman" w:hAnsi="Times New Roman" w:cs="Times New Roman"/>
        </w:rPr>
        <w:t>, with 7 individuals in both East and West of SR 49. In gray fox, there were 37 samples on the East side of SR 49 and 20 samples on the West side.</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66BC771F" w14:textId="36826EBF" w:rsidR="001A17D7" w:rsidRPr="001A17D7" w:rsidRDefault="00491375" w:rsidP="001A17D7">
      <w:pPr>
        <w:spacing w:line="480" w:lineRule="auto"/>
        <w:rPr>
          <w:rFonts w:ascii="Times New Roman" w:hAnsi="Times New Roman" w:cs="Times New Roman"/>
        </w:rPr>
      </w:pPr>
      <w:r w:rsidRPr="00491375">
        <w:rPr>
          <w:rFonts w:ascii="Times New Roman" w:hAnsi="Times New Roman" w:cs="Times New Roman"/>
        </w:rPr>
        <w:t xml:space="preserve">For populations that contained no close relatives (see below), no significant deviation from linkage equilibrium was observed at any loci after implementing the sequential Bonferroni correction (alpha = 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p>
    <w:p w14:paraId="1B65C696" w14:textId="45A0252E" w:rsidR="00491375" w:rsidRDefault="001A17D7" w:rsidP="001F3C25">
      <w:pPr>
        <w:spacing w:line="480" w:lineRule="auto"/>
        <w:rPr>
          <w:rFonts w:ascii="Times New Roman" w:hAnsi="Times New Roman" w:cs="Times New Roman"/>
        </w:rPr>
      </w:pPr>
      <w:r w:rsidRPr="001A17D7">
        <w:rPr>
          <w:rFonts w:ascii="Times New Roman" w:hAnsi="Times New Roman" w:cs="Times New Roman"/>
        </w:rPr>
        <w:lastRenderedPageBreak/>
        <w:t>REN162C04</w:t>
      </w:r>
      <w:r>
        <w:rPr>
          <w:rFonts w:ascii="Times New Roman" w:hAnsi="Times New Roman" w:cs="Times New Roman"/>
        </w:rPr>
        <w:t>) deviated significantly from Hardy Weinberg equilibrium in at least on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however, eight loci (CHP8, RFCHP2, FH2088, FH2004, AHTh171, FH2010, CXX402 and RF2001) were significantly out of equilibrium. </w:t>
      </w:r>
      <w:r>
        <w:rPr>
          <w:rFonts w:ascii="Times New Roman" w:hAnsi="Times New Roman" w:cs="Times New Roman"/>
        </w:rPr>
        <w:t>For both species t</w:t>
      </w:r>
      <w:r w:rsidR="00F50C30" w:rsidRPr="00F50C30">
        <w:rPr>
          <w:rFonts w:ascii="Times New Roman" w:hAnsi="Times New Roman" w:cs="Times New Roman"/>
        </w:rPr>
        <w:t>his was likely due to family structure in our gray fox samples (see below).</w:t>
      </w:r>
    </w:p>
    <w:p w14:paraId="171C925F" w14:textId="4162FAB4"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NF), 91 (East), and 75 (West)</w:t>
      </w:r>
      <w:r w:rsidRPr="00F50C30">
        <w:rPr>
          <w:rFonts w:ascii="Times New Roman" w:hAnsi="Times New Roman" w:cs="Times New Roman"/>
        </w:rPr>
        <w:t xml:space="preserve">, respectively. </w:t>
      </w:r>
      <w:r>
        <w:rPr>
          <w:rFonts w:ascii="Times New Roman" w:hAnsi="Times New Roman" w:cs="Times New Roman"/>
        </w:rPr>
        <w:t>For gray fox, the number of alleles observed ranged from 96 (East), and 85 (West).</w:t>
      </w:r>
    </w:p>
    <w:p w14:paraId="65F666E5" w14:textId="077FA672" w:rsidR="00F50C30"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Bay Area</w:t>
      </w:r>
      <w:r>
        <w:rPr>
          <w:rFonts w:ascii="Times New Roman" w:hAnsi="Times New Roman" w:cs="Times New Roman"/>
        </w:rPr>
        <w:t>,</w:t>
      </w:r>
      <w:r w:rsidRPr="00F50C30">
        <w:rPr>
          <w:rFonts w:ascii="Times New Roman" w:hAnsi="Times New Roman" w:cs="Times New Roman"/>
        </w:rPr>
        <w:t xml:space="preserve"> 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Pr="00F50C30">
        <w:rPr>
          <w:rFonts w:ascii="Times New Roman" w:hAnsi="Times New Roman" w:cs="Times New Roman"/>
        </w:rPr>
        <w:t xml:space="preserve"> (Table 1). Gray fox showed a similar pattern, with an allelic richness of 7.29 for the East and 6.36 for the West sampling location.</w:t>
      </w:r>
      <w:r>
        <w:rPr>
          <w:rFonts w:ascii="Times New Roman" w:hAnsi="Times New Roman" w:cs="Times New Roman"/>
        </w:rPr>
        <w:t xml:space="preserve"> </w:t>
      </w:r>
      <w:r w:rsidRPr="00F50C30">
        <w:rPr>
          <w:rFonts w:ascii="Times New Roman" w:hAnsi="Times New Roman" w:cs="Times New Roman"/>
        </w:rPr>
        <w:t xml:space="preserve">Measures of Ho and He (estimates of gene diversity in a population) were high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Pr="00F50C30">
        <w:rPr>
          <w:rFonts w:ascii="Times New Roman" w:hAnsi="Times New Roman" w:cs="Times New Roman"/>
        </w:rPr>
        <w:t xml:space="preserve"> with</w:t>
      </w:r>
      <w:r w:rsidR="00042E8E">
        <w:rPr>
          <w:rFonts w:ascii="Times New Roman" w:hAnsi="Times New Roman" w:cs="Times New Roman"/>
        </w:rPr>
        <w:t xml:space="preserve"> coyote</w:t>
      </w:r>
      <w:r w:rsidRPr="00F50C30">
        <w:rPr>
          <w:rFonts w:ascii="Times New Roman" w:hAnsi="Times New Roman" w:cs="Times New Roman"/>
        </w:rPr>
        <w:t xml:space="preserve"> Ho ranging from 0.60-0.72 in the Bay Area</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Table 1). </w:t>
      </w:r>
    </w:p>
    <w:p w14:paraId="2E61FEE5" w14:textId="6325A367" w:rsidR="00042E8E" w:rsidRDefault="00042E8E" w:rsidP="00A968AF">
      <w:pPr>
        <w:spacing w:line="480" w:lineRule="auto"/>
        <w:rPr>
          <w:rFonts w:ascii="Times New Roman" w:hAnsi="Times New Roman" w:cs="Times New Roman"/>
        </w:rPr>
      </w:pPr>
      <w:r w:rsidRPr="00042E8E">
        <w:rPr>
          <w:rFonts w:ascii="Times New Roman" w:hAnsi="Times New Roman" w:cs="Times New Roman"/>
        </w:rPr>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Bay Area, 0.03-0.24 in SNF).</w:t>
      </w:r>
      <w:r w:rsidR="00F50C30" w:rsidRPr="00F50C30">
        <w:rPr>
          <w:rFonts w:ascii="Times New Roman" w:hAnsi="Times New Roman" w:cs="Times New Roman"/>
        </w:rPr>
        <w:t xml:space="preserve"> </w:t>
      </w:r>
      <w:r w:rsidR="00A968AF">
        <w:rPr>
          <w:rFonts w:ascii="Times New Roman" w:hAnsi="Times New Roman" w:cs="Times New Roman"/>
        </w:rPr>
        <w:t xml:space="preserve">F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Bay Area,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SNF region, f</w:t>
      </w:r>
      <w:r>
        <w:rPr>
          <w:rFonts w:ascii="Times New Roman" w:hAnsi="Times New Roman" w:cs="Times New Roman"/>
        </w:rPr>
        <w:t xml:space="preserve">irst order </w:t>
      </w:r>
      <w:r w:rsidR="004178EC">
        <w:rPr>
          <w:rFonts w:ascii="Times New Roman" w:hAnsi="Times New Roman" w:cs="Times New Roman"/>
        </w:rPr>
        <w:t xml:space="preserve">relationships </w:t>
      </w:r>
      <w:r w:rsidR="004178EC" w:rsidRPr="00042E8E">
        <w:rPr>
          <w:rFonts w:ascii="Times New Roman" w:hAnsi="Times New Roman" w:cs="Times New Roman"/>
        </w:rPr>
        <w:t>(parent-offspring, full siblings, r ~0.50)</w:t>
      </w:r>
      <w:r w:rsidR="004178EC">
        <w:rPr>
          <w:rFonts w:ascii="Times New Roman" w:hAnsi="Times New Roman" w:cs="Times New Roman"/>
        </w:rPr>
        <w:t xml:space="preserve"> were detect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s. One each in</w:t>
      </w:r>
      <w:r w:rsidR="00A968AF">
        <w:rPr>
          <w:rFonts w:ascii="Times New Roman" w:hAnsi="Times New Roman" w:cs="Times New Roman"/>
        </w:rPr>
        <w:t xml:space="preserve"> the N80-E49 and N80-W49</w:t>
      </w:r>
      <w:r w:rsidR="004178EC">
        <w:rPr>
          <w:rFonts w:ascii="Times New Roman" w:hAnsi="Times New Roman" w:cs="Times New Roman"/>
        </w:rPr>
        <w:t xml:space="preserve"> in the East. Second order relationships </w:t>
      </w:r>
      <w:r w:rsidR="004178EC" w:rsidRPr="00042E8E">
        <w:rPr>
          <w:rFonts w:ascii="Times New Roman" w:hAnsi="Times New Roman" w:cs="Times New Roman"/>
        </w:rPr>
        <w:t>(grandparent-grandchild, half-siblings, r~0.25)</w:t>
      </w:r>
      <w:r w:rsidR="004178EC">
        <w:rPr>
          <w:rFonts w:ascii="Times New Roman" w:hAnsi="Times New Roman" w:cs="Times New Roman"/>
        </w:rPr>
        <w:t xml:space="preserve">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the individuals in the relationship were sampled along the same side of the highway (Figure 2).</w:t>
      </w:r>
    </w:p>
    <w:p w14:paraId="58483D36" w14:textId="69C39853"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 xml:space="preserve">For gray fox the mean pairwise relatedness values were 0.11 for both sides of the highway. In the East, second order relationships were detected for 25 pairs, while the West contained 7 pairs of second order relatedness. First order relatedness scores were recorded for 5 pairs within the East and 2 in the West.  </w:t>
      </w:r>
      <w:r w:rsidR="004178EC" w:rsidRPr="004178EC">
        <w:rPr>
          <w:rFonts w:ascii="Times New Roman" w:hAnsi="Times New Roman" w:cs="Times New Roman"/>
        </w:rPr>
        <w:lastRenderedPageBreak/>
        <w:t>Additionally, one first order pair (r= 0.54) was sampled on opposite sides of the highway, 9km apart, while all other pairs were sampled on the same side of the highway (Figure 2).</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50C3D2E8"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revealed two genetic clusters in the Bay Area (mean ln Pr(X|K) = -1226.13; Figure 2). One cluster consisted of 14 individuals from the W680 sampling location and one from the E680 location while the second cluster contained individuals from all three locations. </w:t>
      </w:r>
      <w:commentRangeStart w:id="10"/>
      <w:r>
        <w:rPr>
          <w:rFonts w:ascii="Times New Roman" w:hAnsi="Times New Roman" w:cs="Times New Roman"/>
        </w:rPr>
        <w:t>Relatedness within the W680 sampling locations was high</w:t>
      </w:r>
      <w:commentRangeEnd w:id="10"/>
      <w:r>
        <w:rPr>
          <w:rStyle w:val="CommentReference"/>
        </w:rPr>
        <w:commentReference w:id="10"/>
      </w:r>
      <w:r>
        <w:rPr>
          <w:rFonts w:ascii="Times New Roman" w:hAnsi="Times New Roman" w:cs="Times New Roman"/>
        </w:rPr>
        <w:t xml:space="preserve">  …</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Pr(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Figures 3, 5)</w:t>
      </w:r>
      <w:r w:rsidR="00BD0AC0">
        <w:rPr>
          <w:rFonts w:ascii="Times New Roman" w:hAnsi="Times New Roman" w:cs="Times New Roman"/>
        </w:rPr>
        <w:t>.</w:t>
      </w:r>
    </w:p>
    <w:p w14:paraId="2FBD6A39" w14:textId="566177B6" w:rsidR="001D2B56" w:rsidRDefault="001D2B56" w:rsidP="001D2B56">
      <w:pPr>
        <w:spacing w:line="480" w:lineRule="auto"/>
        <w:rPr>
          <w:rFonts w:ascii="Times New Roman" w:hAnsi="Times New Roman" w:cs="Times New Roman"/>
        </w:rPr>
      </w:pPr>
      <w:r w:rsidRPr="001D2B56">
        <w:rPr>
          <w:rFonts w:ascii="Times New Roman" w:hAnsi="Times New Roman" w:cs="Times New Roman"/>
        </w:rPr>
        <w:t>On the other hand, two genetic clusters were most likely in the gray fox data, with eight individuals split into a separate subpopulation (K1) (Figure 4, 6). Individuals within K1 were found throughout the study area, including on opposite sides of SR 49 (Figure 6).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 0.58-0.62).</w:t>
      </w:r>
    </w:p>
    <w:p w14:paraId="4E6EE102" w14:textId="10B3A9AC"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 In C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no significant differentiation across highways </w:t>
      </w:r>
      <w:r w:rsidRPr="001D2B56">
        <w:rPr>
          <w:rFonts w:ascii="Times New Roman" w:hAnsi="Times New Roman" w:cs="Times New Roman"/>
        </w:rPr>
        <w:t>(Table 2).</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for side of highway was low</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largely driven by the number of close relatives in the K1 group.</w:t>
      </w:r>
      <w:r>
        <w:rPr>
          <w:rFonts w:ascii="Times New Roman" w:hAnsi="Times New Roman" w:cs="Times New Roman"/>
        </w:rPr>
        <w:t xml:space="preserve"> </w:t>
      </w:r>
    </w:p>
    <w:p w14:paraId="0EBAF63A" w14:textId="77777777" w:rsidR="001D2B56" w:rsidRPr="001D2B56" w:rsidRDefault="001D2B56" w:rsidP="001D2B56">
      <w:pPr>
        <w:spacing w:line="480" w:lineRule="auto"/>
        <w:rPr>
          <w:rFonts w:ascii="Times New Roman" w:hAnsi="Times New Roman" w:cs="Times New Roman"/>
        </w:rPr>
      </w:pPr>
    </w:p>
    <w:p w14:paraId="1C0F53BD" w14:textId="58DD765D" w:rsidR="00491375" w:rsidRDefault="001D2B56" w:rsidP="001D2B56">
      <w:pPr>
        <w:spacing w:line="480" w:lineRule="auto"/>
        <w:rPr>
          <w:rFonts w:ascii="Times New Roman" w:hAnsi="Times New Roman" w:cs="Times New Roman"/>
        </w:rPr>
      </w:pPr>
      <w:r w:rsidRPr="001D2B56">
        <w:rPr>
          <w:rFonts w:ascii="Times New Roman" w:hAnsi="Times New Roman" w:cs="Times New Roman"/>
        </w:rPr>
        <w:lastRenderedPageBreak/>
        <w:t>Mantel tests revealed no association between genetic and geographic distance</w:t>
      </w:r>
      <w:r w:rsidR="00303046">
        <w:rPr>
          <w:rFonts w:ascii="Times New Roman" w:hAnsi="Times New Roman" w:cs="Times New Roman"/>
        </w:rPr>
        <w:t xml:space="preserve"> for 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 xml:space="preserve">(r=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 xml:space="preserve">0.58), but there was a weak association observed in the </w:t>
      </w:r>
      <w:r w:rsidRPr="001D2B56">
        <w:rPr>
          <w:rFonts w:ascii="Times New Roman" w:hAnsi="Times New Roman" w:cs="Times New Roman"/>
        </w:rPr>
        <w:t xml:space="preserve">Bay Area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Partial Mantel tests in the Bay Area suggested that there was no significant genetic divergence across </w:t>
      </w:r>
      <w:r w:rsidR="00303046" w:rsidRPr="001D2B56">
        <w:rPr>
          <w:rFonts w:ascii="Times New Roman" w:hAnsi="Times New Roman" w:cs="Times New Roman"/>
        </w:rPr>
        <w:t>highway</w:t>
      </w:r>
      <w:r w:rsidR="00303046" w:rsidRPr="00303046">
        <w:rPr>
          <w:rFonts w:ascii="Times New Roman" w:hAnsi="Times New Roman" w:cs="Times New Roman"/>
        </w:rPr>
        <w:t xml:space="preserve"> </w:t>
      </w:r>
      <w:r w:rsidR="00303046" w:rsidRPr="001D2B56">
        <w:rPr>
          <w:rFonts w:ascii="Times New Roman" w:hAnsi="Times New Roman" w:cs="Times New Roman"/>
        </w:rPr>
        <w:t>I-580</w:t>
      </w:r>
      <w:r w:rsidR="00303046">
        <w:rPr>
          <w:rFonts w:ascii="Times New Roman" w:hAnsi="Times New Roman" w:cs="Times New Roman"/>
        </w:rPr>
        <w:t xml:space="preserve"> </w:t>
      </w:r>
      <w:r w:rsidR="00303046" w:rsidRPr="001D2B56">
        <w:rPr>
          <w:rFonts w:ascii="Times New Roman" w:hAnsi="Times New Roman" w:cs="Times New Roman"/>
        </w:rPr>
        <w:t xml:space="preserve">(r = </w:t>
      </w:r>
      <w:r w:rsidR="00303046">
        <w:rPr>
          <w:rFonts w:ascii="Times New Roman" w:hAnsi="Times New Roman" w:cs="Times New Roman"/>
        </w:rPr>
        <w:t>0</w:t>
      </w:r>
      <w:r w:rsidR="00303046" w:rsidRPr="001D2B56">
        <w:rPr>
          <w:rFonts w:ascii="Times New Roman" w:hAnsi="Times New Roman" w:cs="Times New Roman"/>
        </w:rPr>
        <w:t>.</w:t>
      </w:r>
      <w:r w:rsidR="00303046">
        <w:rPr>
          <w:rFonts w:ascii="Times New Roman" w:hAnsi="Times New Roman" w:cs="Times New Roman"/>
        </w:rPr>
        <w:t>12</w:t>
      </w:r>
      <w:r w:rsidR="00303046" w:rsidRPr="001D2B56">
        <w:rPr>
          <w:rFonts w:ascii="Times New Roman" w:hAnsi="Times New Roman" w:cs="Times New Roman"/>
        </w:rPr>
        <w:t xml:space="preserve">, p = </w:t>
      </w:r>
      <w:r w:rsidR="00303046">
        <w:rPr>
          <w:rFonts w:ascii="Times New Roman" w:hAnsi="Times New Roman" w:cs="Times New Roman"/>
        </w:rPr>
        <w:t xml:space="preserve">0.11), but highway </w:t>
      </w:r>
      <w:r w:rsidR="00303046" w:rsidRPr="001D2B56">
        <w:rPr>
          <w:rFonts w:ascii="Times New Roman" w:hAnsi="Times New Roman" w:cs="Times New Roman"/>
        </w:rPr>
        <w:t>I-680</w:t>
      </w:r>
      <w:r w:rsidR="00303046">
        <w:rPr>
          <w:rFonts w:ascii="Times New Roman" w:hAnsi="Times New Roman" w:cs="Times New Roman"/>
        </w:rPr>
        <w:t xml:space="preserve"> showed a positive association with genetic distance (</w:t>
      </w:r>
      <w:r w:rsidR="00303046" w:rsidRPr="001D2B56">
        <w:rPr>
          <w:rFonts w:ascii="Times New Roman" w:hAnsi="Times New Roman" w:cs="Times New Roman"/>
        </w:rPr>
        <w:t xml:space="preserve">r = </w:t>
      </w:r>
      <w:r w:rsidR="00303046">
        <w:rPr>
          <w:rFonts w:ascii="Times New Roman" w:hAnsi="Times New Roman" w:cs="Times New Roman"/>
        </w:rPr>
        <w:t xml:space="preserve">0.21, </w:t>
      </w:r>
      <w:r w:rsidR="00303046" w:rsidRPr="001D2B56">
        <w:rPr>
          <w:rFonts w:ascii="Times New Roman" w:hAnsi="Times New Roman" w:cs="Times New Roman"/>
        </w:rPr>
        <w:t>p = 0.</w:t>
      </w:r>
      <w:r w:rsidR="00303046">
        <w:rPr>
          <w:rFonts w:ascii="Times New Roman" w:hAnsi="Times New Roman" w:cs="Times New Roman"/>
        </w:rPr>
        <w:t>02</w:t>
      </w:r>
      <w:r w:rsidR="00303046" w:rsidRPr="001D2B56">
        <w:rPr>
          <w:rFonts w:ascii="Times New Roman" w:hAnsi="Times New Roman" w:cs="Times New Roman"/>
        </w:rPr>
        <w:t>).</w:t>
      </w:r>
      <w:r w:rsidR="00303046">
        <w:rPr>
          <w:rFonts w:ascii="Times New Roman" w:hAnsi="Times New Roman" w:cs="Times New Roman"/>
        </w:rPr>
        <w:t xml:space="preserve"> </w:t>
      </w:r>
      <w:r w:rsidRPr="001D2B56">
        <w:rPr>
          <w:rFonts w:ascii="Times New Roman" w:hAnsi="Times New Roman" w:cs="Times New Roman"/>
        </w:rPr>
        <w:t>Within the Sierra Nevada foothills, no genetic divergence was observed from sampling locations on opposite sides of the highways (</w:t>
      </w:r>
      <w:r w:rsidR="00D47582">
        <w:rPr>
          <w:rFonts w:ascii="Times New Roman" w:hAnsi="Times New Roman" w:cs="Times New Roman"/>
        </w:rPr>
        <w:t xml:space="preserve">I-80 </w:t>
      </w:r>
      <w:r w:rsidRPr="001D2B56">
        <w:rPr>
          <w:rFonts w:ascii="Times New Roman" w:hAnsi="Times New Roman" w:cs="Times New Roman"/>
        </w:rPr>
        <w:t xml:space="preserve">r = </w:t>
      </w:r>
      <w:r w:rsidR="00D47582" w:rsidRPr="00D47582">
        <w:rPr>
          <w:rFonts w:ascii="Times New Roman" w:hAnsi="Times New Roman" w:cs="Times New Roman"/>
        </w:rPr>
        <w:t>-0.0</w:t>
      </w:r>
      <w:r w:rsidR="00303046">
        <w:rPr>
          <w:rFonts w:ascii="Times New Roman" w:hAnsi="Times New Roman" w:cs="Times New Roman"/>
        </w:rPr>
        <w:t>4</w:t>
      </w:r>
      <w:r w:rsidRPr="001D2B56">
        <w:rPr>
          <w:rFonts w:ascii="Times New Roman" w:hAnsi="Times New Roman" w:cs="Times New Roman"/>
        </w:rPr>
        <w:t xml:space="preserve">, p = </w:t>
      </w:r>
      <w:r w:rsidR="00D47582" w:rsidRPr="00D47582">
        <w:rPr>
          <w:rFonts w:ascii="Times New Roman" w:hAnsi="Times New Roman" w:cs="Times New Roman"/>
        </w:rPr>
        <w:t>0.</w:t>
      </w:r>
      <w:r w:rsidR="00303046">
        <w:rPr>
          <w:rFonts w:ascii="Times New Roman" w:hAnsi="Times New Roman" w:cs="Times New Roman"/>
        </w:rPr>
        <w:t>74</w:t>
      </w:r>
      <w:r w:rsidR="00D47582">
        <w:rPr>
          <w:rFonts w:ascii="Times New Roman" w:hAnsi="Times New Roman" w:cs="Times New Roman"/>
        </w:rPr>
        <w:t>; I-50 r = 0.</w:t>
      </w:r>
      <w:r w:rsidR="00303046">
        <w:rPr>
          <w:rFonts w:ascii="Times New Roman" w:hAnsi="Times New Roman" w:cs="Times New Roman"/>
        </w:rPr>
        <w:t>0004</w:t>
      </w:r>
      <w:r w:rsidR="00D47582">
        <w:rPr>
          <w:rFonts w:ascii="Times New Roman" w:hAnsi="Times New Roman" w:cs="Times New Roman"/>
        </w:rPr>
        <w:t xml:space="preserve">, p = </w:t>
      </w:r>
      <w:r w:rsidR="00D47582" w:rsidRPr="00D47582">
        <w:rPr>
          <w:rFonts w:ascii="Times New Roman" w:hAnsi="Times New Roman" w:cs="Times New Roman"/>
        </w:rPr>
        <w:t>0.</w:t>
      </w:r>
      <w:r w:rsidR="00303046">
        <w:rPr>
          <w:rFonts w:ascii="Times New Roman" w:hAnsi="Times New Roman" w:cs="Times New Roman"/>
        </w:rPr>
        <w:t>47</w:t>
      </w:r>
      <w:r w:rsidR="00D47582">
        <w:rPr>
          <w:rFonts w:ascii="Times New Roman" w:hAnsi="Times New Roman" w:cs="Times New Roman"/>
        </w:rPr>
        <w:t>; SR-49 r = -0.0</w:t>
      </w:r>
      <w:r w:rsidR="00303046">
        <w:rPr>
          <w:rFonts w:ascii="Times New Roman" w:hAnsi="Times New Roman" w:cs="Times New Roman"/>
        </w:rPr>
        <w:t>3</w:t>
      </w:r>
      <w:r w:rsidR="00D47582">
        <w:rPr>
          <w:rFonts w:ascii="Times New Roman" w:hAnsi="Times New Roman" w:cs="Times New Roman"/>
        </w:rPr>
        <w:t xml:space="preserve">, p = </w:t>
      </w:r>
      <w:r w:rsidR="00D47582" w:rsidRPr="00D47582">
        <w:rPr>
          <w:rFonts w:ascii="Times New Roman" w:hAnsi="Times New Roman" w:cs="Times New Roman"/>
        </w:rPr>
        <w:t>0.</w:t>
      </w:r>
      <w:r w:rsidR="00303046">
        <w:rPr>
          <w:rFonts w:ascii="Times New Roman" w:hAnsi="Times New Roman" w:cs="Times New Roman"/>
        </w:rPr>
        <w:t>66</w:t>
      </w:r>
      <w:r w:rsidRPr="001D2B56">
        <w:rPr>
          <w:rFonts w:ascii="Times New Roman" w:hAnsi="Times New Roman" w:cs="Times New Roman"/>
        </w:rPr>
        <w:t>).</w:t>
      </w:r>
      <w:r w:rsidR="00303046" w:rsidRPr="00303046">
        <w:rPr>
          <w:rFonts w:ascii="Times New Roman" w:hAnsi="Times New Roman" w:cs="Times New Roman"/>
        </w:rPr>
        <w:t xml:space="preserve"> </w:t>
      </w:r>
      <w:commentRangeStart w:id="11"/>
      <w:r w:rsidR="00303046" w:rsidRPr="00001A5E">
        <w:rPr>
          <w:rFonts w:ascii="Times New Roman" w:hAnsi="Times New Roman" w:cs="Times New Roman"/>
        </w:rPr>
        <w:t>When sampling locations pairs were evaluated relative to proximity to high or low traffic volume, there is a positive association between genetic distance and increased traffic volumes, which was significant for coyotes (r= 0.73, p = 0.003).</w:t>
      </w:r>
      <w:commentRangeEnd w:id="11"/>
      <w:r w:rsidR="00303046">
        <w:rPr>
          <w:rStyle w:val="CommentReference"/>
        </w:rPr>
        <w:commentReference w:id="11"/>
      </w:r>
    </w:p>
    <w:p w14:paraId="6B1B1717" w14:textId="0FC6B3C4" w:rsidR="00A62C10" w:rsidRDefault="00A62C10" w:rsidP="001D2B56">
      <w:pPr>
        <w:spacing w:line="480" w:lineRule="auto"/>
        <w:rPr>
          <w:rFonts w:ascii="Times New Roman" w:hAnsi="Times New Roman" w:cs="Times New Roman"/>
        </w:rPr>
      </w:pPr>
      <w:r>
        <w:rPr>
          <w:rFonts w:ascii="Times New Roman" w:hAnsi="Times New Roman" w:cs="Times New Roman"/>
        </w:rPr>
        <w:t>Gray fox showed no signal of IBD within the sampling locations</w:t>
      </w:r>
      <w:r w:rsidR="004A6E9D">
        <w:rPr>
          <w:rFonts w:ascii="Times New Roman" w:hAnsi="Times New Roman" w:cs="Times New Roman"/>
        </w:rPr>
        <w:t xml:space="preserve"> </w:t>
      </w:r>
      <w:r w:rsidR="004A6E9D" w:rsidRPr="00001A5E">
        <w:rPr>
          <w:rFonts w:ascii="Times New Roman" w:hAnsi="Times New Roman" w:cs="Times New Roman"/>
        </w:rPr>
        <w:t>(r=0.</w:t>
      </w:r>
      <w:r w:rsidR="004A6E9D">
        <w:rPr>
          <w:rFonts w:ascii="Times New Roman" w:hAnsi="Times New Roman" w:cs="Times New Roman"/>
        </w:rPr>
        <w:t>03</w:t>
      </w:r>
      <w:r w:rsidR="004A6E9D" w:rsidRPr="00001A5E">
        <w:rPr>
          <w:rFonts w:ascii="Times New Roman" w:hAnsi="Times New Roman" w:cs="Times New Roman"/>
        </w:rPr>
        <w:t>, p=0.</w:t>
      </w:r>
      <w:r w:rsidR="004A6E9D">
        <w:rPr>
          <w:rFonts w:ascii="Times New Roman" w:hAnsi="Times New Roman" w:cs="Times New Roman"/>
        </w:rPr>
        <w:t>24</w:t>
      </w:r>
      <w:r w:rsidR="004A6E9D" w:rsidRPr="00001A5E">
        <w:rPr>
          <w:rFonts w:ascii="Times New Roman" w:hAnsi="Times New Roman" w:cs="Times New Roman"/>
        </w:rPr>
        <w:t>)</w:t>
      </w:r>
      <w:r w:rsidR="004A6E9D">
        <w:rPr>
          <w:rFonts w:ascii="Times New Roman" w:hAnsi="Times New Roman" w:cs="Times New Roman"/>
        </w:rPr>
        <w:t xml:space="preserve">. </w:t>
      </w:r>
      <w:r w:rsidR="004A6E9D" w:rsidRPr="00001A5E">
        <w:rPr>
          <w:rFonts w:ascii="Times New Roman" w:hAnsi="Times New Roman" w:cs="Times New Roman"/>
        </w:rPr>
        <w:t>In examination of the effect of the highway between sampling location pairs (East vs. West</w:t>
      </w:r>
      <w:r w:rsidR="004A6E9D">
        <w:rPr>
          <w:rFonts w:ascii="Times New Roman" w:hAnsi="Times New Roman" w:cs="Times New Roman"/>
        </w:rPr>
        <w:t xml:space="preserve"> of SR-49</w:t>
      </w:r>
      <w:r w:rsidR="004A6E9D" w:rsidRPr="00001A5E">
        <w:rPr>
          <w:rFonts w:ascii="Times New Roman" w:hAnsi="Times New Roman" w:cs="Times New Roman"/>
        </w:rPr>
        <w:t xml:space="preserve">), </w:t>
      </w:r>
      <w:r w:rsidR="004A6E9D">
        <w:rPr>
          <w:rFonts w:ascii="Times New Roman" w:hAnsi="Times New Roman" w:cs="Times New Roman"/>
        </w:rPr>
        <w:t>there was a general positive, but nonsignificant impact of the highway (r = 0.04, p = 0.23).</w:t>
      </w:r>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77777777" w:rsidR="00A30917" w:rsidRPr="00A30917" w:rsidRDefault="00A30917" w:rsidP="001F3C25">
      <w:pPr>
        <w:spacing w:line="480" w:lineRule="auto"/>
        <w:rPr>
          <w:rFonts w:ascii="Times New Roman" w:hAnsi="Times New Roman" w:cs="Times New Roman"/>
        </w:rPr>
      </w:pPr>
    </w:p>
    <w:sectPr w:rsidR="00A30917"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Elise Coen" w:date="2020-12-17T13:21:00Z" w:initials="AEC">
    <w:p w14:paraId="39A6E949" w14:textId="73AF5C47" w:rsidR="00707500" w:rsidRDefault="00707500">
      <w:pPr>
        <w:pStyle w:val="CommentText"/>
      </w:pPr>
      <w:r>
        <w:rPr>
          <w:rStyle w:val="CommentReference"/>
        </w:rPr>
        <w:annotationRef/>
      </w:r>
      <w:r>
        <w:t>Feels like this should be in Disussion</w:t>
      </w:r>
    </w:p>
  </w:comment>
  <w:comment w:id="5" w:author="Amanda Elise Coen" w:date="2020-12-17T13:02:00Z" w:initials="AEC">
    <w:p w14:paraId="5AAE17B8" w14:textId="77777777" w:rsidR="001D6D1F" w:rsidRDefault="001D6D1F" w:rsidP="001D6D1F">
      <w:pPr>
        <w:pStyle w:val="CommentText"/>
      </w:pPr>
      <w:r>
        <w:rPr>
          <w:rStyle w:val="CommentReference"/>
        </w:rPr>
        <w:annotationRef/>
      </w:r>
      <w:r>
        <w:t>Do I actually need to show area measurement?</w:t>
      </w:r>
    </w:p>
  </w:comment>
  <w:comment w:id="7" w:author="Amanda Elise Coen" w:date="2020-12-22T02:49:00Z" w:initials="AEC">
    <w:p w14:paraId="31B046AF" w14:textId="23394167" w:rsidR="00491375" w:rsidRDefault="00491375">
      <w:pPr>
        <w:pStyle w:val="CommentText"/>
      </w:pPr>
      <w:r>
        <w:rPr>
          <w:rStyle w:val="CommentReference"/>
        </w:rPr>
        <w:annotationRef/>
      </w:r>
      <w:r>
        <w:t>Will need to add in distribution of EB and Sac samples</w:t>
      </w:r>
    </w:p>
  </w:comment>
  <w:comment w:id="8" w:author="amandacoenfry@gmail.com" w:date="2021-01-13T15:13:00Z" w:initials="a">
    <w:p w14:paraId="73FE76C9" w14:textId="1EAB166F" w:rsidR="00EC0DCA" w:rsidRDefault="00EC0DCA">
      <w:pPr>
        <w:pStyle w:val="CommentText"/>
      </w:pPr>
      <w:r>
        <w:rPr>
          <w:rStyle w:val="CommentReference"/>
        </w:rPr>
        <w:annotationRef/>
      </w:r>
      <w:r>
        <w:t>Not sure this is required</w:t>
      </w:r>
      <w:bookmarkStart w:id="9" w:name="_GoBack"/>
      <w:bookmarkEnd w:id="9"/>
    </w:p>
  </w:comment>
  <w:comment w:id="10" w:author="Amanda Elise Coen" w:date="2020-12-31T11:01:00Z" w:initials="AEC">
    <w:p w14:paraId="781ABB3B" w14:textId="0152178D" w:rsidR="001D2B56" w:rsidRDefault="001D2B56">
      <w:pPr>
        <w:pStyle w:val="CommentText"/>
      </w:pPr>
      <w:r>
        <w:rPr>
          <w:rStyle w:val="CommentReference"/>
        </w:rPr>
        <w:annotationRef/>
      </w:r>
      <w:r>
        <w:t>Look at relatedness of samples in BA W680 cluster.</w:t>
      </w:r>
    </w:p>
  </w:comment>
  <w:comment w:id="11" w:author="Amanda Elise Coen" w:date="2021-01-01T13:35:00Z" w:initials="AEC">
    <w:p w14:paraId="4312B290" w14:textId="1C412D54" w:rsidR="00303046" w:rsidRDefault="00303046">
      <w:pPr>
        <w:pStyle w:val="CommentText"/>
      </w:pPr>
      <w:r>
        <w:rPr>
          <w:rStyle w:val="CommentReference"/>
        </w:rPr>
        <w:annotationRef/>
      </w:r>
      <w:r>
        <w:t>Need to incorporate this…bins</w:t>
      </w:r>
      <w:r w:rsidR="00A62C10">
        <w:t>? See GF for how this was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A6E949" w15:done="0"/>
  <w15:commentEx w15:paraId="5AAE17B8" w15:done="0"/>
  <w15:commentEx w15:paraId="31B046AF" w15:done="0"/>
  <w15:commentEx w15:paraId="73FE76C9" w15:paraIdParent="31B046AF" w15:done="0"/>
  <w15:commentEx w15:paraId="781ABB3B" w15:done="0"/>
  <w15:commentEx w15:paraId="4312B2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5D9C1" w16cex:dateUtc="2020-12-17T21:21:00Z"/>
  <w16cex:commentExtensible w16cex:durableId="2385D55F" w16cex:dateUtc="2020-12-17T21:02:00Z"/>
  <w16cex:commentExtensible w16cex:durableId="238BDD4E" w16cex:dateUtc="2020-12-22T10:49:00Z"/>
  <w16cex:commentExtensible w16cex:durableId="23982E11" w16cex:dateUtc="2020-12-31T19:01:00Z"/>
  <w16cex:commentExtensible w16cex:durableId="2399A393" w16cex:dateUtc="2021-01-01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A6E949" w16cid:durableId="2385D9C1"/>
  <w16cid:commentId w16cid:paraId="5AAE17B8" w16cid:durableId="2385D55F"/>
  <w16cid:commentId w16cid:paraId="31B046AF" w16cid:durableId="238BDD4E"/>
  <w16cid:commentId w16cid:paraId="73FE76C9" w16cid:durableId="23A98C9F"/>
  <w16cid:commentId w16cid:paraId="781ABB3B" w16cid:durableId="23982E11"/>
  <w16cid:commentId w16cid:paraId="4312B290" w16cid:durableId="2399A3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Elise Coen">
    <w15:presenceInfo w15:providerId="None" w15:userId="Amanda Elise Coen"/>
  </w15:person>
  <w15:person w15:author="amandacoenfry@gmail.com">
    <w15:presenceInfo w15:providerId="Windows Live" w15:userId="54563997195845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42E8E"/>
    <w:rsid w:val="001A17D7"/>
    <w:rsid w:val="001D2B56"/>
    <w:rsid w:val="001D6D1F"/>
    <w:rsid w:val="001F3C25"/>
    <w:rsid w:val="00216C67"/>
    <w:rsid w:val="00250F74"/>
    <w:rsid w:val="00272894"/>
    <w:rsid w:val="00303046"/>
    <w:rsid w:val="00413780"/>
    <w:rsid w:val="004178EC"/>
    <w:rsid w:val="00491375"/>
    <w:rsid w:val="004A6E9D"/>
    <w:rsid w:val="00506225"/>
    <w:rsid w:val="005178A3"/>
    <w:rsid w:val="00703DBF"/>
    <w:rsid w:val="00707500"/>
    <w:rsid w:val="00835A95"/>
    <w:rsid w:val="00A30917"/>
    <w:rsid w:val="00A62C10"/>
    <w:rsid w:val="00A722FA"/>
    <w:rsid w:val="00A968AF"/>
    <w:rsid w:val="00A96F0C"/>
    <w:rsid w:val="00AB434E"/>
    <w:rsid w:val="00BD0AC0"/>
    <w:rsid w:val="00D47582"/>
    <w:rsid w:val="00DD7067"/>
    <w:rsid w:val="00E15216"/>
    <w:rsid w:val="00EB076A"/>
    <w:rsid w:val="00EC0DCA"/>
    <w:rsid w:val="00EF570E"/>
    <w:rsid w:val="00F50C30"/>
    <w:rsid w:val="00F722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microsoft.com/office/2018/08/relationships/commentsExtensible" Target="commentsExtensible.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210</TotalTime>
  <Pages>8</Pages>
  <Words>2572</Words>
  <Characters>14663</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13</cp:revision>
  <cp:lastPrinted>2020-12-17T00:29:00Z</cp:lastPrinted>
  <dcterms:created xsi:type="dcterms:W3CDTF">2020-12-17T00:28:00Z</dcterms:created>
  <dcterms:modified xsi:type="dcterms:W3CDTF">2021-01-13T23:13:00Z</dcterms:modified>
</cp:coreProperties>
</file>